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07EED6FF" w:rsidR="00E32EF3" w:rsidRPr="00E32EF3" w:rsidRDefault="00E32EF3" w:rsidP="00E32EF3">
      <w:r>
        <w:t xml:space="preserve">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r w:rsidR="00496EF3">
        <w:t xml:space="preserve">Matthew J. </w:t>
      </w:r>
      <w:proofErr w:type="spellStart"/>
      <w:r w:rsidR="00496EF3">
        <w:t>Peloquin</w:t>
      </w:r>
      <w:proofErr w:type="spellEnd"/>
      <w:r w:rsidR="00496EF3">
        <w:t xml:space="preserve">, </w:t>
      </w:r>
      <w:r w:rsidR="0050751B">
        <w:t xml:space="preserve">Kaleigh Fisher, </w:t>
      </w:r>
      <w:r w:rsidR="00D863F7">
        <w:t xml:space="preserve">Jyothi </w:t>
      </w:r>
      <w:proofErr w:type="spellStart"/>
      <w:r w:rsidR="00D863F7">
        <w:t>Parvathareddy</w:t>
      </w:r>
      <w:proofErr w:type="spellEnd"/>
      <w:r w:rsidR="00D863F7">
        <w:t xml:space="preserve">, 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1DAC5ED8"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4E21CF">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dropping-particle" : "", "family" : "Eibel", "given" : "R Udolph L L", "non-dropping-particle" : "", "parse-names" : false, "suffix" : "" }, { "dropping-particle" : "", "family" : "Osenbaum", "given" : "M Ichael R", "non-dropping-particle" : "", "parse-names" : false, "suffix" :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c64cd671-fcbd-4af3-b306-7bde4593d0ef" ] }, { "id" : "ITEM-3", "itemData" : { "DOI" : "10.1056/NEJMoa1105816", "ISBN" : "1533-4406 (Electronic)\\r0028-4793 (Linking)", "ISSN" : "0028-4793", "PMID" : "22029981", "abstract" : "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6a5f140d-d537-4dc7-ac5e-582b42856fd7"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4E21CF">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id" : "ITEM-2", "issue" : "24", "issued" : { "date-parts" : [ [ "2012" ] ] }, "page" : "2627-34", "title" : "Effects of dietary composition on energy expenditure during weight-loss maintenance.", "type" : "article-journal", "volume" : "307" }, "uris" : [ "http://www.mendeley.com/documents/?uuid=fb724e8d-81b3-4c8c-81de-3bb4772381ca"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1F6EF1FE"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4E21CF">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 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 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4E21CF">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4E21CF">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 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4C85B7F" w:rsidR="004E21CF" w:rsidRDefault="004E21CF" w:rsidP="004D4201">
      <w:r>
        <w:t xml:space="preserve">Several studies have implicated mTORC1 inhibition as a mechanism of organismal lifespan extension in yeast, worms and mammals </w:t>
      </w:r>
      <w:r>
        <w:fldChar w:fldCharType="begin" w:fldLock="1"/>
      </w:r>
      <w:r w:rsidR="00D86AFE">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16\u201318]", "plainTextFormattedCitation" : "[16\u201318]", "previouslyFormattedCitation" : "[16\u201318]" }, "properties" : { "noteIndex" : 0 }, "schema" : "https://github.com/citation-style-language/schema/raw/master/csl-citation.json" }</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2"/>
      <w:r w:rsidRPr="00CB1C98">
        <w:fldChar w:fldCharType="begin" w:fldLock="1"/>
      </w:r>
      <w:r w:rsidR="00D86AFE">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19\u201324]", "plainTextFormattedCitation" : "[19\u201324]", "previouslyFormattedCitation" : "[19\u201324]" }, "properties" : { "noteIndex" : 0 }, "schema" : "https://github.com/citation-style-language/schema/raw/master/csl-citation.json" }</w:instrText>
      </w:r>
      <w:r w:rsidRPr="00CB1C98">
        <w:fldChar w:fldCharType="separate"/>
      </w:r>
      <w:r w:rsidRPr="004E21CF">
        <w:rPr>
          <w:noProof/>
        </w:rPr>
        <w:t>[19–24]</w:t>
      </w:r>
      <w:r w:rsidRPr="00CB1C98">
        <w:fldChar w:fldCharType="end"/>
      </w:r>
      <w:commentRangeEnd w:id="2"/>
      <w:r>
        <w:rPr>
          <w:rStyle w:val="CommentReference"/>
        </w:rPr>
        <w:commentReference w:id="2"/>
      </w:r>
      <w:r>
        <w:t xml:space="preserve">.  Furthermore, </w:t>
      </w:r>
      <w:commentRangeStart w:id="3"/>
      <w:r>
        <w:t xml:space="preserve">mTORC1 </w:t>
      </w:r>
      <w:commentRangeEnd w:id="3"/>
      <w:r>
        <w:rPr>
          <w:rStyle w:val="CommentReference"/>
        </w:rPr>
        <w:commentReference w:id="3"/>
      </w:r>
      <w:r>
        <w:t>regulates several important, aging related processes in muscle; including oxidative stress, the unfolded protein response, autophagy and lipid metabolism</w:t>
      </w:r>
      <w:r w:rsidR="00841897">
        <w:t xml:space="preserve"> </w:t>
      </w:r>
      <w:r>
        <w:fldChar w:fldCharType="begin" w:fldLock="1"/>
      </w:r>
      <w:r w:rsidR="00D86AFE">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16a7ea46-8a2c-4fdf-94b5-0e3785b91440"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25\u201327]", "plainTextFormattedCitation" : "[25\u201327]", "previouslyFormattedCitation" : "[25\u201327]" }, "properties" : { "noteIndex" : 0 }, "schema" : "https://github.com/citation-style-language/schema/raw/master/csl-citation.json" }</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02955CDF"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D86AF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l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28,29]", "plainTextFormattedCitation" : "[28,29]", "previouslyFormattedCitation" : "[28,29]" }, "properties" : { "noteIndex" : 0 }, "schema" : "https://github.com/citation-style-language/schema/raw/master/csl-citation.json" }</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3840F7">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93d3f526-0304-492e-b185-4e03c8200d1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6,30,31]", "plainTextFormattedCitation" : "[26,30,31]", "previouslyFormattedCitation" : "[26,32,33]" }, "properties" : { "noteIndex" : 0 }, "schema" : "https://github.com/citation-style-language/schema/raw/master/csl-citation.json" }</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3840F7">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32\u201334]", "plainTextFormattedCitation" : "[32\u201334]", "previouslyFormattedCitation" : "[34\u201336]" }, "properties" : { "noteIndex" : 0 }, "schema" : "https://github.com/citation-style-language/schema/raw/master/csl-citation.json" }</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3840F7">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3e3ae4d2-bd42-4765-b57c-de2775b56750"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bcd0def0-c6fb-4269-b45a-2febdd976fcc" ] } ], "mendeley" : { "formattedCitation" : "[35,36]", "plainTextFormattedCitation" : "[35,36]", "previouslyFormattedCitation" : "[37,38]" }, "properties" : { "noteIndex" : 0 }, "schema" : "https://github.com/citation-style-language/schema/raw/master/csl-citation.json" }</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4"/>
      <w:r w:rsidR="00B80ABE">
        <w:t xml:space="preserve">Harlan </w:t>
      </w:r>
      <w:proofErr w:type="spellStart"/>
      <w:r w:rsidR="00B80ABE">
        <w:t>Teklad</w:t>
      </w:r>
      <w:commentRangeEnd w:id="4"/>
      <w:proofErr w:type="spellEnd"/>
      <w:r w:rsidR="00B80ABE">
        <w:rPr>
          <w:rStyle w:val="CommentReference"/>
        </w:rPr>
        <w:commentReference w:id="4"/>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5"/>
      <w:r w:rsidR="00AC7808">
        <w:t>D1492</w:t>
      </w:r>
      <w:commentRangeEnd w:id="5"/>
      <w:r w:rsidR="00AC7808">
        <w:rPr>
          <w:rStyle w:val="CommentReference"/>
        </w:rPr>
        <w:commentReference w:id="5"/>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6"/>
      <w:r w:rsidR="00BA3BA0">
        <w:rPr>
          <w:bCs/>
        </w:rPr>
        <w:t>Heart and muscle weights were determined by</w:t>
      </w:r>
      <w:commentRangeEnd w:id="6"/>
      <w:r w:rsidR="00BA3BA0">
        <w:rPr>
          <w:rStyle w:val="CommentReference"/>
        </w:rPr>
        <w:commentReference w:id="6"/>
      </w:r>
    </w:p>
    <w:p w14:paraId="50A5FCCB" w14:textId="77777777" w:rsidR="00E55F38" w:rsidRDefault="00E55F38" w:rsidP="0052183D"/>
    <w:p w14:paraId="609ADDB8" w14:textId="5634C3DF"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3840F7">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u00a0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n\n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58d8767d-0747-4d45-abbf-b03172dd933c" ] } ], "mendeley" : { "formattedCitation" : "[37]", "plainTextFormattedCitation" : "[37]", "previouslyFormattedCitation" : "[39]" }, "properties" : { "noteIndex" : 0 }, "schema" : "https://github.com/citation-style-language/schema/raw/master/csl-citation.json" }</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460F9626"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w:t>
      </w:r>
      <w:r w:rsidR="001A7E83">
        <w:lastRenderedPageBreak/>
        <w:t xml:space="preserve">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3840F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 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 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38,39]", "plainTextFormattedCitation" : "[11,38,39]", "previouslyFormattedCitation" : "[11,40,41]" }, "properties" : { "noteIndex" : 0 }, "schema" : "https://github.com/citation-style-language/schema/raw/master/csl-citation.json" }</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8"/>
      <w:r>
        <w:t>Triglyceride and Glycogen Determination</w:t>
      </w:r>
      <w:commentRangeEnd w:id="8"/>
      <w:r>
        <w:rPr>
          <w:rStyle w:val="CommentReference"/>
          <w:rFonts w:asciiTheme="minorHAnsi" w:eastAsiaTheme="minorEastAsia" w:hAnsiTheme="minorHAnsi" w:cstheme="minorBidi"/>
          <w:b w:val="0"/>
          <w:bCs w:val="0"/>
          <w:color w:val="auto"/>
        </w:rPr>
        <w:commentReference w:id="8"/>
      </w:r>
    </w:p>
    <w:p w14:paraId="7E25B47B" w14:textId="58867111" w:rsidR="00C868B8" w:rsidRDefault="00D86AFE" w:rsidP="00C868B8">
      <w:r>
        <w:t xml:space="preserve">Triglyceride and glycogen levels were determined from snap frozen tissues as previously described </w:t>
      </w:r>
      <w:r>
        <w:fldChar w:fldCharType="begin" w:fldLock="1"/>
      </w:r>
      <w:r w:rsidR="00BC2B3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9"/>
      <w:proofErr w:type="spellStart"/>
      <w:r>
        <w:t>CrystalChem</w:t>
      </w:r>
      <w:commentRangeEnd w:id="9"/>
      <w:proofErr w:type="spellEnd"/>
      <w:r w:rsidR="007F46DE">
        <w:rPr>
          <w:rStyle w:val="CommentReference"/>
        </w:rPr>
        <w:commentReference w:id="9"/>
      </w:r>
      <w:r>
        <w:t>).</w:t>
      </w:r>
    </w:p>
    <w:p w14:paraId="5B4A182B" w14:textId="77777777" w:rsidR="00F82FCB" w:rsidRDefault="00F82FCB" w:rsidP="00C868B8"/>
    <w:p w14:paraId="1B6BE666" w14:textId="673089F4" w:rsidR="00F82FCB" w:rsidRDefault="00F82FCB" w:rsidP="00F82FCB">
      <w:pPr>
        <w:pStyle w:val="Heading2"/>
      </w:pPr>
      <w:commentRangeStart w:id="10"/>
      <w:proofErr w:type="spellStart"/>
      <w:r>
        <w:t>RNAseq</w:t>
      </w:r>
      <w:proofErr w:type="spellEnd"/>
      <w:r>
        <w:t xml:space="preserve"> Analysis</w:t>
      </w:r>
      <w:commentRangeEnd w:id="10"/>
      <w:r w:rsidR="00BA3BA0">
        <w:rPr>
          <w:rStyle w:val="CommentReference"/>
          <w:rFonts w:asciiTheme="minorHAnsi" w:eastAsiaTheme="minorEastAsia" w:hAnsiTheme="minorHAnsi" w:cstheme="minorBidi"/>
          <w:b w:val="0"/>
          <w:bCs w:val="0"/>
          <w:color w:val="auto"/>
        </w:rPr>
        <w:commentReference w:id="10"/>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1"/>
      <w:r>
        <w:t>NADH Staining of Muscle Sections</w:t>
      </w:r>
      <w:commentRangeEnd w:id="11"/>
      <w:r w:rsidR="00BA3BA0">
        <w:rPr>
          <w:rStyle w:val="CommentReference"/>
          <w:rFonts w:asciiTheme="minorHAnsi" w:eastAsiaTheme="minorEastAsia" w:hAnsiTheme="minorHAnsi" w:cstheme="minorBidi"/>
          <w:b w:val="0"/>
          <w:bCs w:val="0"/>
          <w:color w:val="auto"/>
        </w:rPr>
        <w:commentReference w:id="11"/>
      </w:r>
    </w:p>
    <w:p w14:paraId="25428308" w14:textId="03A99F67" w:rsidR="00AE30D5" w:rsidRDefault="00AE30D5" w:rsidP="00AE30D5">
      <w:pPr>
        <w:pStyle w:val="Heading2"/>
      </w:pPr>
      <w:r>
        <w:t>Statistical Analyses</w:t>
      </w:r>
    </w:p>
    <w:p w14:paraId="08382C47" w14:textId="3DC61D52" w:rsidR="00396BD8" w:rsidRPr="00396BD8" w:rsidRDefault="00D52992" w:rsidP="00396BD8">
      <w:r>
        <w:t>All statistical ana</w:t>
      </w:r>
      <w:r w:rsidR="00AC53AD">
        <w:t>lyses were performed using the R</w:t>
      </w:r>
      <w:r>
        <w:t xml:space="preserve">, version 3.2.2 </w:t>
      </w:r>
      <w:r>
        <w:fldChar w:fldCharType="begin" w:fldLock="1"/>
      </w:r>
      <w:r w:rsidR="003840F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40]", "plainTextFormattedCitation" : "[40]", "previouslyFormattedCitation" : "[42]" }, "properties" : { "noteIndex" : 0 }, "schema" : "https://github.com/citation-style-language/schema/raw/master/csl-citation.json" }</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3840F7">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M",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1]", "plainTextFormattedCitation" : "[41]", "previouslyFormattedCitation" : "[43]" }, "properties" : { "noteIndex" : 0 }, "schema" : "https://github.com/citation-style-language/schema/raw/master/csl-citation.json" }</w:instrText>
      </w:r>
      <w:r>
        <w:fldChar w:fldCharType="separate"/>
      </w:r>
      <w:r w:rsidR="003840F7" w:rsidRPr="003840F7">
        <w:rPr>
          <w:noProof/>
        </w:rPr>
        <w:t>[41]</w:t>
      </w:r>
      <w:r>
        <w:fldChar w:fldCharType="end"/>
      </w:r>
      <w:r w:rsidR="00396BD8">
        <w:t xml:space="preserve">. </w:t>
      </w:r>
      <w:r w:rsidR="00940644">
        <w:t>I</w:t>
      </w:r>
      <w:r w:rsidR="00334230">
        <w:t>ns</w:t>
      </w:r>
      <w:r w:rsidR="006B24A7">
        <w:t>ulin tolerance tests were analyz</w:t>
      </w:r>
      <w:r w:rsidR="00334230">
        <w:t xml:space="preserve">ed similarly with each time point treated as a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3840F7">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42,43]", "plainTextFormattedCitation" : "[42,43]", "previouslyFormattedCitation" : "[44,45]" }, "properties" : { "noteIndex" : 0 }, "schema" : "https://github.com/citation-style-language/schema/raw/master/csl-citation.json" }</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3840F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44]", "plainTextFormattedCitation" : "[44]", "previouslyFormattedCitation" : "[46]" }, "properties" : { "noteIndex" : 0 }, "schema" : "https://github.com/citation-style-language/schema/raw/master/csl-citation.json" }</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w:t>
      </w:r>
      <w:r w:rsidR="0045183A">
        <w:lastRenderedPageBreak/>
        <w:t xml:space="preserve">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2"/>
      <w:r>
        <w:t>Results</w:t>
      </w:r>
      <w:commentRangeEnd w:id="12"/>
      <w:r w:rsidR="0045183A">
        <w:rPr>
          <w:rStyle w:val="CommentReference"/>
          <w:rFonts w:asciiTheme="minorHAnsi" w:eastAsiaTheme="minorEastAsia" w:hAnsiTheme="minorHAnsi" w:cstheme="minorBidi"/>
          <w:b w:val="0"/>
          <w:bCs w:val="0"/>
          <w:color w:val="auto"/>
        </w:rPr>
        <w:commentReference w:id="12"/>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1F8FF07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B-C, this caused an increase in energy expenditure in the vehicle</w:t>
      </w:r>
      <w:r w:rsidR="00502BBA">
        <w:t xml:space="preserve"> injected</w:t>
      </w:r>
      <w:r w:rsidR="00395526">
        <w:t xml:space="preserve"> but not rapamycin treated animals.  This was not associated with differences in physical activity as measur</w:t>
      </w:r>
      <w:r w:rsidR="0087648E">
        <w:t>ed within these cages (Figures 1</w:t>
      </w:r>
      <w:r w:rsidR="00395526">
        <w:t>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1FDD7D8A" w:rsidR="00F07541" w:rsidRPr="0087648E" w:rsidRDefault="0087648E" w:rsidP="00D04DA3">
      <w:r>
        <w:t xml:space="preserve">To test </w:t>
      </w:r>
      <w:r>
        <w:t>whether muscle mTORC1 activation was sufficient to affect adiposity and energy expenditure</w:t>
      </w:r>
      <w:r>
        <w:t>,</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3"/>
      </w:r>
      <w:r>
        <w:t xml:space="preserve">Consistent with prior reports using </w:t>
      </w:r>
      <w:r>
        <w:rPr>
          <w:i/>
        </w:rPr>
        <w:t>ACTA1-Cre</w:t>
      </w:r>
      <w:r>
        <w:t xml:space="preserve"> driven </w:t>
      </w:r>
      <w:r>
        <w:rPr>
          <w:i/>
        </w:rPr>
        <w:t>Tsc1</w:t>
      </w:r>
      <w:r>
        <w:t xml:space="preserve"> knockout we observed a XX % elevation in energy expenditure in muscle specific </w:t>
      </w:r>
      <w:r>
        <w:rPr>
          <w:i/>
        </w:rPr>
        <w:t>Tsc1</w:t>
      </w:r>
      <w:r>
        <w:t xml:space="preserve"> knockout mouse (Figure 1F) but with no observable differences in physical activity during</w:t>
      </w:r>
      <w:r w:rsidR="00106DC4">
        <w:t xml:space="preserve"> the</w:t>
      </w:r>
      <w:r>
        <w:t xml:space="preserve"> monitoring</w:t>
      </w:r>
      <w:r w:rsidR="00106DC4">
        <w:t xml:space="preserve"> period</w:t>
      </w:r>
      <w:r w:rsidR="00472BDC">
        <w:t xml:space="preserve"> (Figure 1G</w:t>
      </w:r>
      <w:r w:rsidR="00472BDC">
        <w:softHyphen/>
      </w:r>
      <w:r w:rsidR="00472BDC">
        <w:softHyphen/>
      </w:r>
      <w:r w:rsidR="00472BDC">
        <w:softHyphen/>
      </w:r>
      <w:r w:rsidR="00472BDC">
        <w:softHyphen/>
      </w:r>
      <w:r>
        <w:t>).  These data are consistent with a physiological role of mTORC1 in moderating organismal energy expenditur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1049B7E3"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w:t>
      </w:r>
      <w:r w:rsidR="0087648E">
        <w:t>composition</w:t>
      </w:r>
      <w:r w:rsidR="0087648E">
        <w:t xml:space="preserve"> of the muscle </w:t>
      </w:r>
      <w:r w:rsidR="0087648E">
        <w:rPr>
          <w:i/>
        </w:rPr>
        <w:t xml:space="preserve">Tsc1 </w:t>
      </w:r>
      <w:r w:rsidR="0087648E">
        <w:t xml:space="preserve">knockout animals over the course of </w:t>
      </w:r>
      <w:commentRangeStart w:id="14"/>
      <w:r w:rsidR="0087648E">
        <w:t xml:space="preserve">XX </w:t>
      </w:r>
      <w:commentRangeEnd w:id="14"/>
      <w:r w:rsidR="0087648E">
        <w:rPr>
          <w:rStyle w:val="CommentReference"/>
        </w:rPr>
        <w:commentReference w:id="14"/>
      </w:r>
      <w:r w:rsidR="0087648E">
        <w:t>months</w:t>
      </w:r>
      <w:r w:rsidR="0087648E">
        <w:t xml:space="preserve"> on a normal chow diet</w:t>
      </w:r>
      <w:r w:rsidR="0087648E">
        <w: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3840F7">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1]", "plainTextFormattedCitation" : "[31]", "previouslyFormattedCitation" : "[33]" }, "properties" : { "noteIndex" : 0 }, "schema" : "https://github.com/citation-style-language/schema/raw/master/csl-citation.json" }</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3840F7">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0,31]", "plainTextFormattedCitation" : "[30,31]", "previouslyFormattedCitation" : "[32,33]" }, "properties" : { "noteIndex" : 0 }, "schema" : "https://github.com/citation-style-language/schema/raw/master/csl-citation.json" }</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w:t>
      </w:r>
      <w:proofErr w:type="spellStart"/>
      <w:r w:rsidR="0087648E">
        <w:t>epdidymal</w:t>
      </w:r>
      <w:proofErr w:type="spellEnd"/>
      <w:r w:rsidR="0087648E">
        <w:t xml:space="preserve"> fat pads were reduced in size</w:t>
      </w:r>
      <w:r w:rsidR="00B04B43">
        <w:t xml:space="preserve"> (Figures 2</w:t>
      </w:r>
      <w:r w:rsidR="009D095F">
        <w:t>C-D</w:t>
      </w:r>
      <w:r w:rsidR="0087648E">
        <w:t>).</w:t>
      </w:r>
    </w:p>
    <w:p w14:paraId="3AF0DF1B" w14:textId="77777777" w:rsidR="0087648E" w:rsidRDefault="0087648E" w:rsidP="0087648E"/>
    <w:p w14:paraId="642D4C1D" w14:textId="6DE3A064" w:rsidR="00BB27F2" w:rsidRDefault="0087648E" w:rsidP="0087648E">
      <w:r>
        <w:lastRenderedPageBreak/>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5"/>
      <w:r>
        <w:t xml:space="preserve">resistant </w:t>
      </w:r>
      <w:commentRangeEnd w:id="15"/>
      <w:r>
        <w:rPr>
          <w:rStyle w:val="CommentReference"/>
        </w:rPr>
        <w:commentReference w:id="15"/>
      </w:r>
      <w:r>
        <w:t>to w</w:t>
      </w:r>
      <w:r w:rsidR="001B6F0D">
        <w:t xml:space="preserve">eight gain on high fat diet.  </w:t>
      </w:r>
      <w:r>
        <w:t>The majority of this difference was in fat mass (</w:t>
      </w:r>
      <w:commentRangeStart w:id="16"/>
      <w:r>
        <w:t>XXXX</w:t>
      </w:r>
      <w:commentRangeEnd w:id="16"/>
      <w:r>
        <w:rPr>
          <w:rStyle w:val="CommentReference"/>
        </w:rPr>
        <w:commentReference w:id="16"/>
      </w:r>
      <w:r w:rsidR="00B04B43">
        <w:t>; Figure 3</w:t>
      </w:r>
      <w:r w:rsidR="001B6F0D">
        <w:t>E</w:t>
      </w:r>
      <w:r>
        <w:t>) as there was only a modest increase in fat free mass in knockout males, and a modest decrease in knockout female</w:t>
      </w:r>
      <w:r w:rsidR="00B04B43">
        <w:t>s (Figure 3</w:t>
      </w:r>
      <w:r w:rsidR="001B6F0D">
        <w:t>F</w:t>
      </w:r>
      <w:r>
        <w:t xml:space="preserve">).  In terms of percent fat mass, there was a </w:t>
      </w:r>
      <w:commentRangeStart w:id="17"/>
      <w:r>
        <w:t xml:space="preserve">XX% reduction (p &lt; </w:t>
      </w:r>
      <w:commentRangeEnd w:id="17"/>
      <w:r>
        <w:rPr>
          <w:rStyle w:val="CommentReference"/>
        </w:rPr>
        <w:commentReference w:id="17"/>
      </w:r>
      <w:r w:rsidR="00B04B43">
        <w:t>; Figure 3</w:t>
      </w:r>
      <w:r w:rsidR="001B6F0D">
        <w:t>G</w:t>
      </w:r>
      <w:r>
        <w:t xml:space="preserve">).  </w:t>
      </w:r>
    </w:p>
    <w:p w14:paraId="4FB72DE4" w14:textId="77777777" w:rsidR="00BB27F2" w:rsidRDefault="00BB27F2" w:rsidP="0087648E"/>
    <w:p w14:paraId="15BC992A" w14:textId="29A2B977"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18"/>
      <w:r>
        <w:t>XXX-YYY</w:t>
      </w:r>
      <w:commentRangeEnd w:id="18"/>
      <w:r>
        <w:rPr>
          <w:rStyle w:val="CommentReference"/>
        </w:rPr>
        <w:commentReference w:id="18"/>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3840F7">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1]", "plainTextFormattedCitation" : "[31]", "previouslyFormattedCitation" : "[33]" }, "properties" : { "noteIndex" : 0 }, "schema" : "https://github.com/citation-style-language/schema/raw/master/csl-citation.json" }</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173C92C5"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3840F7">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a5ce0cfd-fe4f-4188-94c0-8d86fb44e0c4" ] } ], "mendeley" : { "formattedCitation" : "[45,46]", "plainTextFormattedCitation" : "[45,46]", "previouslyFormattedCitation" : "[52,53]" }, "properties" : { "noteIndex" : 0 }, "schema" : "https://github.com/citation-style-language/schema/raw/master/csl-citation.json" }</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3840F7">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a5ce0cfd-fe4f-4188-94c0-8d86fb44e0c4" ] } ], "mendeley" : { "formattedCitation" : "[46]", "plainTextFormattedCitation" : "[46]", "previouslyFormattedCitation" : "[53]" }, "properties" : { "noteIndex" : 0 }, "schema" : "https://github.com/citation-style-language/schema/raw/master/csl-citation.json" }</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3840F7">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7]", "plainTextFormattedCitation" : "[47]", "previouslyFormattedCitation" : "[54]" }, "properties" : { "noteIndex" : 0 }, "schema" : "https://github.com/citation-style-language/schema/raw/master/csl-citation.json" }</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204BE4B8"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xml:space="preserve">), and its </w:t>
      </w:r>
      <w:proofErr w:type="spellStart"/>
      <w:r w:rsidR="004905D8">
        <w:t>uncoupler</w:t>
      </w:r>
      <w:proofErr w:type="spellEnd"/>
      <w:r w:rsidR="004905D8">
        <w:t xml:space="preserve">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3840F7">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8\u201351]", "plainTextFormattedCitation" : "[48\u201351]", "previouslyFormattedCitation" : "[55\u201358]" }, "properties" : { "noteIndex" : 0 }, "schema" : "https://github.com/citation-style-language/schema/raw/master/csl-citation.json" }</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xml:space="preserve">, we performed western blotting of </w:t>
      </w:r>
      <w:r w:rsidR="004905D8">
        <w:lastRenderedPageBreak/>
        <w:t>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9"/>
      <w:r w:rsidR="004905D8">
        <w:t>ER</w:t>
      </w:r>
      <w:commentRangeEnd w:id="19"/>
      <w:r w:rsidR="006374B4">
        <w:rPr>
          <w:rStyle w:val="CommentReference"/>
        </w:rPr>
        <w:commentReference w:id="19"/>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64167895"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 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58DAC1C"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3840F7">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52,53]", "plainTextFormattedCitation" : "[52,53]", "previouslyFormattedCitation" : "[59,60]" }, "properties" : { "noteIndex" : 0 }, "schema" : "https://github.com/citation-style-language/schema/raw/master/csl-citation.json" }</w:instrText>
      </w:r>
      <w:r w:rsidR="006F352E">
        <w:fldChar w:fldCharType="separate"/>
      </w:r>
      <w:r w:rsidR="003840F7" w:rsidRPr="003840F7">
        <w:rPr>
          <w:noProof/>
        </w:rPr>
        <w:t>[52,53]</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3840F7">
        <w:instrText>ADDIN CSL_CITATION { "citationItems" : [ { "id" : "ITEM-1", "itemData" : { "DOI" : "10.1152/japplphysiol.00941.2010", "ISBN" : "1522-1601; 0161-7567", "ISSN" : "8750-7587",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568", "title" : "Signals mediating skeletal muscle remodeling by resistance exercise: PI3-kinase independent activation of mTORC1", "type" : "article-journal", "volume" : "110" }, "uris" : [ "http://www.mendeley.com/documents/?uuid=ac648b1f-2c11-4060-8171-530e4db66ebf"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54,55]", "plainTextFormattedCitation" : "[54,55]", "previouslyFormattedCitation" : "[61,62]" }, "properties" : { "noteIndex" : 0 }, "schema" : "https://github.com/citation-style-language/schema/raw/master/csl-citation.json" }</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41F3F3D1"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19\u201324]", "plainTextFormattedCitation" : "[19\u201324]", "previouslyFormattedCitation" : "[19\u201324]" }, "properties" : { "noteIndex" : 0 }, "schema" : "https://github.com/citation-style-language/schema/raw/master/csl-citation.json" }</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3840F7">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56,57]", "plainTextFormattedCitation" : "[56,57]", "previouslyFormattedCitation" : "[63,64]" }, "properties" : { "noteIndex" : 0 }, "schema" : "https://github.com/citation-style-language/schema/raw/master/csl-citation.json" }</w:instrText>
      </w:r>
      <w:r>
        <w:fldChar w:fldCharType="separate"/>
      </w:r>
      <w:r w:rsidR="003840F7" w:rsidRPr="003840F7">
        <w:rPr>
          <w:noProof/>
        </w:rPr>
        <w:t>[56,57]</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3840F7">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57\u201363]", "plainTextFormattedCitation" : "[57\u201363]", "previouslyFormattedCitation" : "[64\u201370]" }, "properties" : { "noteIndex" : 0 }, "schema" : "https://github.com/citation-style-language/schema/raw/master/csl-citation.json" }</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3840F7">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5b5c047-8825-4576-a6c5-c2342aa88275" ] } ], "mendeley" : { "formattedCitation" : "[64\u201366]", "plainTextFormattedCitation" : "[64\u201366]", "previouslyFormattedCitation" : "[71\u201373]" }, "properties" : { "noteIndex" : 0 }, "schema" : "https://github.com/citation-style-language/schema/raw/master/csl-citation.json" }</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384C73DA" w:rsidR="007D1A22" w:rsidRPr="00BC2B30" w:rsidRDefault="00BC2B30" w:rsidP="007D1A22">
      <w:r>
        <w:lastRenderedPageBreak/>
        <w:t xml:space="preserve">The rapamycin experiments presented here do not speak to tissue specificity they are consistent with previous reports demonstrating rapamycin sensitivity in cold-induced thermogenesis </w:t>
      </w:r>
      <w:r>
        <w:fldChar w:fldCharType="begin" w:fldLock="1"/>
      </w:r>
      <w:r w:rsidR="003840F7">
        <w:instrText>ADDIN CSL_CITATION { "citationItems" : [ { "id" : "ITEM-1", "itemData" : { "DOI" : "10.1172/JCI83532", "ISBN" : "0021-9738", "ISSN" : "0021-9738", "PMID" : "27018708", "abstract" : "A classic metabolic concept posits that insulin promotes energy storage and adipose expansion, while catecholamines stimulate release of adipose energy stores by hydrolysis of triglycerides through \u03b2-adrenergic receptor (\u03b2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u03b2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u03b2AR/mTORC1 activation of S6K1 without affecting mTORC1 activation by insulin. Conversely, a phosphomimetic RAPTOR augmented S6K1 activity. Together, these studies reveal a signaling pathway from \u03b2ARs and PKA through mTORC1 that is required for adipose browning by catecholamines and provides potential therapeutic strategies to enhance energy expenditure and combat metabolic disease.", "author" : [ { "dropping-particle" : "", "family" : "Liu", "given" : "Dianxin", "non-dropping-particle" : "", "parse-names" : false, "suffix" : "" }, { "dropping-particle" : "", "family" : "Bordicchia", "given" : "Marica", "non-dropping-particle" : "", "parse-names" : false, "suffix" : "" }, { "dropping-particle" : "", "family" : "Zhang", "given" : "Chaoying", "non-dropping-particle" : "", "parse-names" : false, "suffix" : "" }, { "dropping-particle" : "", "family" : "Fang", "given" : "Huafeng", "non-dropping-particle" : "", "parse-names" : false, "suffix" : "" }, { "dropping-particle" : "", "family" : "Wei", "given" : "Wan", "non-dropping-particle" : "", "parse-names" : false, "suffix" : "" }, { "dropping-particle" : "", "family" : "Li", "given" : "Jian-Liang Liang", "non-dropping-particle" : "", "parse-names" : false, "suffix" : "" }, { "dropping-particle" : "", "family" : "Guilherme", "given" : "Adilson", "non-dropping-particle" : "", "parse-names" : false, "suffix" : "" }, { "dropping-particle" : "", "family" : "Guntur", "given" : "Kalyani", "non-dropping-particle" : "", "parse-names" : false, "suffix" : "" }, { "dropping-particle" : "", "family" : "Czech", "given" : "Michael P.", "non-dropping-particle" : "", "parse-names" : false, "suffix" : "" }, { "dropping-particle" : "", "family" : "Collins", "given" : "Sheila", "non-dropping-particle" : "", "parse-names" : false, "suffix" : "" } ], "container-title" : "Journal of Clinical Investigation", "id" : "ITEM-1", "issue" : "5", "issued" : { "date-parts" : [ [ "2016", "3", "28" ] ] }, "page" : "1-13", "title" : "Activation of mTORC1 is essential for \u03b2-adrenergic stimulation of adipose browning", "type" : "article-journal", "volume" : "1" }, "uris" : [ "http://www.mendeley.com/documents/?uuid=54eebe34-208d-422b-9a7a-d867a3ab55d4" ] }, { "id" : "ITEM-2", "itemData" : { "DOI" : "10.2337/db15-0502", "ISBN" : "6177133460", "ISSN" : "0012-1797", "PMID" : "26858361", "abstract" : "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 "author" : [ { "dropping-particle" : "", "family" : "Tran", "given" : "Cassie M.", "non-dropping-particle" : "", "parse-names" : false, "suffix" : "" }, { "dropping-particle" : "", "family" : "Mukherjee", "given" : "Saemistha", "non-dropping-particle" : "", "parse-names" : false, "suffix" : "" }, { "dropping-particle" : "", "family" : "Ye", "given" : "Lan", "non-dropping-particle" : "", "parse-names" : false, "suffix" : "" }, { "dropping-particle" : "", "family" : "Frederick", "given" : "David W.", "non-dropping-particle" : "", "parse-names" : false, "suffix" : "" }, { "dropping-particle" : "", "family" : "Kissig", "given" : "Megan", "non-dropping-particle" : "", "parse-names" : false, "suffix" : "" }, { "dropping-particle" : "", "family" : "Davis", "given" : "James G.", "non-dropping-particle" : "", "parse-names" : false, "suffix" : "" }, { "dropping-particle" : "", "family" : "Lamming", "given" : "Dudley W.", "non-dropping-particle" : "", "parse-names" : false, "suffix" : "" }, { "dropping-particle" : "", "family" : "Seale", "given" : "Patrick", "non-dropping-particle" : "", "parse-names" : false, "suffix" : "" }, { "dropping-particle" : "", "family" : "Baur", "given" : "Joseph A.", "non-dropping-particle" : "", "parse-names" : false, "suffix" : "" } ], "container-title" : "Diabetes", "id" : "ITEM-2", "issue" : "April 2015", "issued" : { "date-parts" : [ [ "2016" ] ] }, "page" : "1-35", "title" : "Rapamycin blocks induction of the thermogenic program in white adipose tissue", "type" : "article-journal", "volume" : "65" }, "uris" : [ "http://www.mendeley.com/documents/?uuid=a55649eb-ffab-4386-89e0-66ac8b91b1f0" ] } ], "mendeley" : { "formattedCitation" : "[67,68]", "plainTextFormattedCitation" : "[67,68]", "previouslyFormattedCitation" : "[84,85]" }, "properties" : { "noteIndex" : 0 }, "schema" : "https://github.com/citation-style-language/schema/raw/master/csl-citation.json" }</w:instrText>
      </w:r>
      <w:r>
        <w:fldChar w:fldCharType="separate"/>
      </w:r>
      <w:r w:rsidR="003840F7" w:rsidRPr="003840F7">
        <w:rPr>
          <w:noProof/>
        </w:rPr>
        <w:t>[67,68]</w:t>
      </w:r>
      <w:r>
        <w:fldChar w:fldCharType="end"/>
      </w:r>
      <w:r>
        <w:t xml:space="preserve">.  While the focus of those studies </w:t>
      </w:r>
      <w:proofErr w:type="gramStart"/>
      <w:r>
        <w:t>have</w:t>
      </w:r>
      <w:proofErr w:type="gramEnd"/>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p>
    <w:p w14:paraId="20FE2733" w14:textId="77777777" w:rsidR="003F5FAC" w:rsidRDefault="003F5FAC" w:rsidP="007D1A22"/>
    <w:p w14:paraId="69F21530" w14:textId="10C7D90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3840F7">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31,69,70]", "plainTextFormattedCitation" : "[31,69,70]", "previouslyFormattedCitation" : "[33,86,87]" }, "properties" : { "noteIndex" : 0 }, "schema" : "https://github.com/citation-style-language/schema/raw/master/csl-citation.json" }</w:instrText>
      </w:r>
      <w:r w:rsidR="002638F5">
        <w:fldChar w:fldCharType="separate"/>
      </w:r>
      <w:r w:rsidR="003840F7" w:rsidRPr="003840F7">
        <w:rPr>
          <w:noProof/>
        </w:rPr>
        <w:t>[31,69,70]</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w:t>
      </w:r>
      <w:bookmarkStart w:id="20" w:name="_GoBack"/>
      <w:bookmarkEnd w:id="20"/>
      <w:r w:rsidR="00FD1D50">
        <w:t>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3840F7">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4d676029-d07c-44d3-8feb-c52623e85d4c" ] } ], "mendeley" : { "formattedCitation" : "[71]", "plainTextFormattedCitation" : "[71]", "previouslyFormattedCitation" : "[88]" }, "properties" : { "noteIndex" : 0 }, "schema" : "https://github.com/citation-style-language/schema/raw/master/csl-citation.json" }</w:instrText>
      </w:r>
      <w:r w:rsidR="00CD1EC4">
        <w:fldChar w:fldCharType="separate"/>
      </w:r>
      <w:r w:rsidR="003840F7" w:rsidRPr="003840F7">
        <w:rPr>
          <w:noProof/>
        </w:rPr>
        <w:t>[71]</w:t>
      </w:r>
      <w:r w:rsidR="00CD1EC4">
        <w:fldChar w:fldCharType="end"/>
      </w:r>
      <w:r w:rsidR="00CD1EC4">
        <w:t xml:space="preserve"> and with the observation that elevated free fatty acids can promote mitochondrial biogenesis </w:t>
      </w:r>
      <w:r w:rsidR="00CD1EC4">
        <w:fldChar w:fldCharType="begin" w:fldLock="1"/>
      </w:r>
      <w:r w:rsidR="003840F7">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72]", "plainTextFormattedCitation" : "[72]", "previouslyFormattedCitation" : "[89]" }, "properties" : { "noteIndex" : 0 }, "schema" : "https://github.com/citation-style-language/schema/raw/master/csl-citation.json" }</w:instrText>
      </w:r>
      <w:r w:rsidR="00CD1EC4">
        <w:fldChar w:fldCharType="separate"/>
      </w:r>
      <w:r w:rsidR="003840F7" w:rsidRPr="003840F7">
        <w:rPr>
          <w:noProof/>
        </w:rPr>
        <w:t>[72]</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3840F7">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8,73]", "plainTextFormattedCitation" : "[48,73]", "previouslyFormattedCitation" : "[55,90]" }, "properties" : { "noteIndex" : 0 }, "schema" : "https://github.com/citation-style-language/schema/raw/master/csl-citation.json" }</w:instrText>
      </w:r>
      <w:r w:rsidR="00FD1D50">
        <w:fldChar w:fldCharType="separate"/>
      </w:r>
      <w:r w:rsidR="003840F7" w:rsidRPr="003840F7">
        <w:rPr>
          <w:noProof/>
        </w:rPr>
        <w:t>[48,73]</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3840F7">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8\u201350]", "plainTextFormattedCitation" : "[48\u201350]", "previouslyFormattedCitation" : "[55\u201357]" }, "properties" : { "noteIndex" : 0 }, "schema" : "https://github.com/citation-style-language/schema/raw/master/csl-citation.json" }</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3840F7">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51]", "plainTextFormattedCitation" : "[51]", "previouslyFormattedCitation" : "[58]" }, "properties" : { "noteIndex" : 0 }, "schema" : "https://github.com/citation-style-language/schema/raw/master/csl-citation.json" }</w:instrText>
      </w:r>
      <w:r w:rsidR="00412036">
        <w:fldChar w:fldCharType="separate"/>
      </w:r>
      <w:r w:rsidR="003840F7" w:rsidRPr="003840F7">
        <w:rPr>
          <w:noProof/>
        </w:rPr>
        <w:t>[51]</w:t>
      </w:r>
      <w:r w:rsidR="00412036">
        <w:fldChar w:fldCharType="end"/>
      </w:r>
      <w:r w:rsidR="00CD1EC4">
        <w:t xml:space="preserve">. </w:t>
      </w:r>
      <w:commentRangeStart w:id="21"/>
      <w:r w:rsidR="00CD1EC4">
        <w:t>As</w:t>
      </w:r>
      <w:commentRangeEnd w:id="21"/>
      <w:r w:rsidR="00804E7C">
        <w:rPr>
          <w:rStyle w:val="CommentReference"/>
        </w:rPr>
        <w:commentReference w:id="21"/>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1BDB7624"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w:t>
      </w:r>
      <w:r w:rsidR="00C5101F">
        <w:t xml:space="preserve">Steinberg </w:t>
      </w:r>
      <w:r w:rsidR="00232F5F">
        <w:t xml:space="preserve">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2"/>
      <w:r w:rsidR="001E0A5E">
        <w:t xml:space="preserve">XXXX </w:t>
      </w:r>
      <w:commentRangeEnd w:id="22"/>
      <w:r w:rsidR="00E22913">
        <w:rPr>
          <w:rStyle w:val="CommentReference"/>
        </w:rPr>
        <w:commentReference w:id="22"/>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lastRenderedPageBreak/>
        <w:t>References</w:t>
      </w:r>
    </w:p>
    <w:p w14:paraId="5747F3AF" w14:textId="0A607223" w:rsidR="003840F7" w:rsidRPr="003840F7" w:rsidRDefault="00871236" w:rsidP="003840F7">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3840F7" w:rsidRPr="003840F7">
        <w:rPr>
          <w:rFonts w:ascii="Garamond" w:hAnsi="Garamond" w:cs="Times New Roman"/>
          <w:noProof/>
        </w:rPr>
        <w:t>[1]</w:t>
      </w:r>
      <w:r w:rsidR="003840F7" w:rsidRPr="003840F7">
        <w:rPr>
          <w:rFonts w:ascii="Garamond" w:hAnsi="Garamond" w:cs="Times New Roman"/>
          <w:noProof/>
        </w:rPr>
        <w:tab/>
        <w:t>World Health Organization., 2013. Obesity and Overweight. http://www.who.int/mediacentre/factsheets/fs311/en/.</w:t>
      </w:r>
    </w:p>
    <w:p w14:paraId="7E5C55D7"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w:t>
      </w:r>
      <w:r w:rsidRPr="003840F7">
        <w:rPr>
          <w:rFonts w:ascii="Garamond" w:hAnsi="Garamond" w:cs="Times New Roman"/>
          <w:noProof/>
        </w:rPr>
        <w:tab/>
        <w:t>Leibel, R.L., Hirsch, J., 1984. Diminished energy requirements in reduced-obese patients. Metabolism 33(2): 164–70, Doi: 10.1016/0026-0495(84)90130-6.</w:t>
      </w:r>
    </w:p>
    <w:p w14:paraId="3756198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w:t>
      </w:r>
      <w:r w:rsidRPr="003840F7">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7D1E5D2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w:t>
      </w:r>
      <w:r w:rsidRPr="003840F7">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E7BC5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w:t>
      </w:r>
      <w:r w:rsidRPr="003840F7">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253036A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w:t>
      </w:r>
      <w:r w:rsidRPr="003840F7">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45AEA77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7]</w:t>
      </w:r>
      <w:r w:rsidRPr="003840F7">
        <w:rPr>
          <w:rFonts w:ascii="Garamond" w:hAnsi="Garamond" w:cs="Times New Roman"/>
          <w:noProof/>
        </w:rPr>
        <w:tab/>
        <w:t>Efeyan, A., Comb, W.C., Sabatini, D.M., 2015. Nutrient-sensing mechanisms and pathways. Nature 517(7534): 302–10, Doi: 10.1038/nature14190.</w:t>
      </w:r>
    </w:p>
    <w:p w14:paraId="585AB26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8]</w:t>
      </w:r>
      <w:r w:rsidRPr="003840F7">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2A7A17A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9]</w:t>
      </w:r>
      <w:r w:rsidRPr="003840F7">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8E9D7B4"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0]</w:t>
      </w:r>
      <w:r w:rsidRPr="003840F7">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E04E82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1]</w:t>
      </w:r>
      <w:r w:rsidRPr="003840F7">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0D4B499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2]</w:t>
      </w:r>
      <w:r w:rsidRPr="003840F7">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1C52A70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3]</w:t>
      </w:r>
      <w:r w:rsidRPr="003840F7">
        <w:rPr>
          <w:rFonts w:ascii="Garamond" w:hAnsi="Garamond" w:cs="Times New Roman"/>
          <w:noProof/>
        </w:rPr>
        <w:tab/>
        <w:t>Hatfield, I., Harvey, I., Yates, E.R., Redd, J.R., Reiter, L.T., Bridges, D., 2015. The role of TORC1 in muscle development in Drosophila. Scientific Reports 5: 9676, Doi: 10.1038/srep09676.</w:t>
      </w:r>
    </w:p>
    <w:p w14:paraId="29DF9A5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4]</w:t>
      </w:r>
      <w:r w:rsidRPr="003840F7">
        <w:rPr>
          <w:rFonts w:ascii="Garamond" w:hAnsi="Garamond" w:cs="Times New Roman"/>
          <w:noProof/>
        </w:rPr>
        <w:tab/>
        <w:t xml:space="preserve">Erbay, E., Chen, J., 2001. The mammalian target of rapamycin regulates C2C12 </w:t>
      </w:r>
      <w:r w:rsidRPr="003840F7">
        <w:rPr>
          <w:rFonts w:ascii="Garamond" w:hAnsi="Garamond" w:cs="Times New Roman"/>
          <w:noProof/>
        </w:rPr>
        <w:lastRenderedPageBreak/>
        <w:t>myogenesis via a kinase-independent mechanism. The Journal of Biological Chemistry 276(39): 36079–82, Doi: 10.1074/jbc.C100406200.</w:t>
      </w:r>
    </w:p>
    <w:p w14:paraId="023064FB"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5]</w:t>
      </w:r>
      <w:r w:rsidRPr="003840F7">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59EAA3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6]</w:t>
      </w:r>
      <w:r w:rsidRPr="003840F7">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02F46F8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7]</w:t>
      </w:r>
      <w:r w:rsidRPr="003840F7">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6664D7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8]</w:t>
      </w:r>
      <w:r w:rsidRPr="003840F7">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4DB72234"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19]</w:t>
      </w:r>
      <w:r w:rsidRPr="003840F7">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05A8106B"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0]</w:t>
      </w:r>
      <w:r w:rsidRPr="003840F7">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B8A7F1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1]</w:t>
      </w:r>
      <w:r w:rsidRPr="003840F7">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2B3A3AE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2]</w:t>
      </w:r>
      <w:r w:rsidRPr="003840F7">
        <w:rPr>
          <w:rFonts w:ascii="Garamond" w:hAnsi="Garamond" w:cs="Times New Roman"/>
          <w:noProof/>
        </w:rPr>
        <w:tab/>
        <w:t>Gale, C.R., Martyn, C.N., Cooper, C., Sayer, A.A., 2007. Grip strength, body composition, and mortality. International Journal of Epidemiology 36(1): 228–35, Doi: 10.1093/ije/dyl224.</w:t>
      </w:r>
    </w:p>
    <w:p w14:paraId="73F23D1A"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3]</w:t>
      </w:r>
      <w:r w:rsidRPr="003840F7">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F1F0D7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4]</w:t>
      </w:r>
      <w:r w:rsidRPr="003840F7">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553CA1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5]</w:t>
      </w:r>
      <w:r w:rsidRPr="003840F7">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0A7DDCD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6]</w:t>
      </w:r>
      <w:r w:rsidRPr="003840F7">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98D9B7E"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lastRenderedPageBreak/>
        <w:t>[27]</w:t>
      </w:r>
      <w:r w:rsidRPr="003840F7">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6892E88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8]</w:t>
      </w:r>
      <w:r w:rsidRPr="003840F7">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66EF158C"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29]</w:t>
      </w:r>
      <w:r w:rsidRPr="003840F7">
        <w:rPr>
          <w:rFonts w:ascii="Garamond" w:hAnsi="Garamond" w:cs="Times New Roman"/>
          <w:noProof/>
        </w:rPr>
        <w:tab/>
        <w:t>Rolfe, D.F., Brown, G.C., 1997. Cellular energy utilization and molecular origin of standard metabolic rate in mammals. Physiological Reviews 77(3): 731–58.</w:t>
      </w:r>
    </w:p>
    <w:p w14:paraId="7D1A96E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0]</w:t>
      </w:r>
      <w:r w:rsidRPr="003840F7">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01B8C6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1]</w:t>
      </w:r>
      <w:r w:rsidRPr="003840F7">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3BE65B0E"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2]</w:t>
      </w:r>
      <w:r w:rsidRPr="003840F7">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0F4009CC"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3]</w:t>
      </w:r>
      <w:r w:rsidRPr="003840F7">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26C49394"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4]</w:t>
      </w:r>
      <w:r w:rsidRPr="003840F7">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5E5E5EA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5]</w:t>
      </w:r>
      <w:r w:rsidRPr="003840F7">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561BD8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6]</w:t>
      </w:r>
      <w:r w:rsidRPr="003840F7">
        <w:rPr>
          <w:rFonts w:ascii="Garamond" w:hAnsi="Garamond" w:cs="Times New Roman"/>
          <w:noProof/>
        </w:rPr>
        <w:tab/>
        <w:t>Cuthbertson, D., Smith, K., Babraj, J., Leese, G., Waddell, T., Atherton, P., et al., 2005. Anabolic signaling deficits underlie amino acid resistance of wasting, aging muscle. The FASEB Journal</w:t>
      </w:r>
      <w:r w:rsidRPr="003840F7">
        <w:rPr>
          <w:rFonts w:ascii="Times New Roman" w:hAnsi="Times New Roman" w:cs="Times New Roman"/>
          <w:noProof/>
        </w:rPr>
        <w:t> </w:t>
      </w:r>
      <w:r w:rsidRPr="003840F7">
        <w:rPr>
          <w:rFonts w:ascii="Garamond" w:hAnsi="Garamond" w:cs="Times New Roman"/>
          <w:noProof/>
        </w:rPr>
        <w:t>: Official Publication of the Federation of American Societies for Experimental Biology 19(3): 422–4, Doi: 10.1096/fj.04-2640fje.</w:t>
      </w:r>
    </w:p>
    <w:p w14:paraId="71B0B8DC"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7]</w:t>
      </w:r>
      <w:r w:rsidRPr="003840F7">
        <w:rPr>
          <w:rFonts w:ascii="Garamond" w:hAnsi="Garamond" w:cs="Times New Roman"/>
          <w:noProof/>
        </w:rPr>
        <w:tab/>
        <w:t>Tschöp, M.H., Speakman, J.R., Arch, J.R.S., Auwerx, J., Brüning, J.C.C., Chan, L., et al., 2011. A guide to analysis of mouse energy metabolism. Nature Methods 9(1): 57–63, Doi: 10.1038/nmeth.1806.</w:t>
      </w:r>
    </w:p>
    <w:p w14:paraId="23B0C17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8]</w:t>
      </w:r>
      <w:r w:rsidRPr="003840F7">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EF9C6B8"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39]</w:t>
      </w:r>
      <w:r w:rsidRPr="003840F7">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F49634C"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lastRenderedPageBreak/>
        <w:t>[40]</w:t>
      </w:r>
      <w:r w:rsidRPr="003840F7">
        <w:rPr>
          <w:rFonts w:ascii="Garamond" w:hAnsi="Garamond" w:cs="Times New Roman"/>
          <w:noProof/>
        </w:rPr>
        <w:tab/>
        <w:t>R Core Team., 2013. R: A Language and Environment for Statistical Computing.</w:t>
      </w:r>
    </w:p>
    <w:p w14:paraId="1D734E60"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1]</w:t>
      </w:r>
      <w:r w:rsidRPr="003840F7">
        <w:rPr>
          <w:rFonts w:ascii="Garamond" w:hAnsi="Garamond" w:cs="Times New Roman"/>
          <w:noProof/>
        </w:rPr>
        <w:tab/>
        <w:t>Bates, D.M., Mächler, M., Bolker, B., Walker, S., 2014. Fitting Linear Mixed-Effects Models using lme4. ArXiv 1406.5823: 1–51.</w:t>
      </w:r>
    </w:p>
    <w:p w14:paraId="6B9284B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2]</w:t>
      </w:r>
      <w:r w:rsidRPr="003840F7">
        <w:rPr>
          <w:rFonts w:ascii="Garamond" w:hAnsi="Garamond" w:cs="Times New Roman"/>
          <w:noProof/>
        </w:rPr>
        <w:tab/>
        <w:t>Therneau, T.M., Grambsch, P.M., 2000. Modeling Survival Data: Extending the Cox Model. New York, NY: Springer New York.</w:t>
      </w:r>
    </w:p>
    <w:p w14:paraId="6EF9C05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3]</w:t>
      </w:r>
      <w:r w:rsidRPr="003840F7">
        <w:rPr>
          <w:rFonts w:ascii="Garamond" w:hAnsi="Garamond" w:cs="Times New Roman"/>
          <w:noProof/>
        </w:rPr>
        <w:tab/>
        <w:t>Therneau, T., 2012. A Package for Survival Analysis in S. R package version. Survival.</w:t>
      </w:r>
    </w:p>
    <w:p w14:paraId="7E54801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4]</w:t>
      </w:r>
      <w:r w:rsidRPr="003840F7">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0AC25B3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5]</w:t>
      </w:r>
      <w:r w:rsidRPr="003840F7">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D31AEE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6]</w:t>
      </w:r>
      <w:r w:rsidRPr="003840F7">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610E6E2"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7]</w:t>
      </w:r>
      <w:r w:rsidRPr="003840F7">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617640B2"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8]</w:t>
      </w:r>
      <w:r w:rsidRPr="003840F7">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09CC947"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49]</w:t>
      </w:r>
      <w:r w:rsidRPr="003840F7">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9E26FB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0]</w:t>
      </w:r>
      <w:r w:rsidRPr="003840F7">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2EE5F31D"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1]</w:t>
      </w:r>
      <w:r w:rsidRPr="003840F7">
        <w:rPr>
          <w:rFonts w:ascii="Garamond" w:hAnsi="Garamond" w:cs="Times New Roman"/>
          <w:noProof/>
        </w:rPr>
        <w:tab/>
        <w:t>Maurya, S.K., Periasamy, M., 2015. Sarcolipin is a novel regulator of muscle metabolism and obesity. Pharmacological Research 102: 270–5, Doi: 10.1016/j.phrs.2015.10.020.</w:t>
      </w:r>
    </w:p>
    <w:p w14:paraId="46AC7B9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2]</w:t>
      </w:r>
      <w:r w:rsidRPr="003840F7">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620F65AA"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3]</w:t>
      </w:r>
      <w:r w:rsidRPr="003840F7">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03BC21F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4]</w:t>
      </w:r>
      <w:r w:rsidRPr="003840F7">
        <w:rPr>
          <w:rFonts w:ascii="Garamond" w:hAnsi="Garamond" w:cs="Times New Roman"/>
          <w:noProof/>
        </w:rPr>
        <w:tab/>
        <w:t xml:space="preserve">Philp, A., Hamilton, D.L., Baar, K., 2011. Signals mediating skeletal muscle remodeling by resistance exercise: PI3-kinase independent activation of mTORC1. </w:t>
      </w:r>
      <w:r w:rsidRPr="003840F7">
        <w:rPr>
          <w:rFonts w:ascii="Garamond" w:hAnsi="Garamond" w:cs="Times New Roman"/>
          <w:noProof/>
        </w:rPr>
        <w:lastRenderedPageBreak/>
        <w:t>Journal of Applied Physiology 110(2): 561–8, Doi: 10.1152/japplphysiol.00941.2010.</w:t>
      </w:r>
    </w:p>
    <w:p w14:paraId="6370008E"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5]</w:t>
      </w:r>
      <w:r w:rsidRPr="003840F7">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AD24324"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6]</w:t>
      </w:r>
      <w:r w:rsidRPr="003840F7">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F66AA12"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7]</w:t>
      </w:r>
      <w:r w:rsidRPr="003840F7">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0976741"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8]</w:t>
      </w:r>
      <w:r w:rsidRPr="003840F7">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B6105F9"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59]</w:t>
      </w:r>
      <w:r w:rsidRPr="003840F7">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142F07BD"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0]</w:t>
      </w:r>
      <w:r w:rsidRPr="003840F7">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6B488ED0"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1]</w:t>
      </w:r>
      <w:r w:rsidRPr="003840F7">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99BA16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2]</w:t>
      </w:r>
      <w:r w:rsidRPr="003840F7">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428B85D2"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3]</w:t>
      </w:r>
      <w:r w:rsidRPr="003840F7">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7D9992DD"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4]</w:t>
      </w:r>
      <w:r w:rsidRPr="003840F7">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07A436BA"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5]</w:t>
      </w:r>
      <w:r w:rsidRPr="003840F7">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1D43C9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6]</w:t>
      </w:r>
      <w:r w:rsidRPr="003840F7">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625171E"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lastRenderedPageBreak/>
        <w:t>[67]</w:t>
      </w:r>
      <w:r w:rsidRPr="003840F7">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7F49E75"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8]</w:t>
      </w:r>
      <w:r w:rsidRPr="003840F7">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5E6FD00F"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69]</w:t>
      </w:r>
      <w:r w:rsidRPr="003840F7">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028DBC53"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70]</w:t>
      </w:r>
      <w:r w:rsidRPr="003840F7">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27E6CB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71]</w:t>
      </w:r>
      <w:r w:rsidRPr="003840F7">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71D2A36" w14:textId="77777777" w:rsidR="003840F7" w:rsidRPr="003840F7" w:rsidRDefault="003840F7" w:rsidP="003840F7">
      <w:pPr>
        <w:widowControl w:val="0"/>
        <w:autoSpaceDE w:val="0"/>
        <w:autoSpaceDN w:val="0"/>
        <w:adjustRightInd w:val="0"/>
        <w:spacing w:before="100" w:after="100"/>
        <w:ind w:left="640" w:hanging="640"/>
        <w:rPr>
          <w:rFonts w:ascii="Garamond" w:hAnsi="Garamond" w:cs="Times New Roman"/>
          <w:noProof/>
        </w:rPr>
      </w:pPr>
      <w:r w:rsidRPr="003840F7">
        <w:rPr>
          <w:rFonts w:ascii="Garamond" w:hAnsi="Garamond" w:cs="Times New Roman"/>
          <w:noProof/>
        </w:rPr>
        <w:t>[72]</w:t>
      </w:r>
      <w:r w:rsidRPr="003840F7">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4E9048D" w14:textId="77777777" w:rsidR="003840F7" w:rsidRPr="003840F7" w:rsidRDefault="003840F7" w:rsidP="003840F7">
      <w:pPr>
        <w:widowControl w:val="0"/>
        <w:autoSpaceDE w:val="0"/>
        <w:autoSpaceDN w:val="0"/>
        <w:adjustRightInd w:val="0"/>
        <w:spacing w:before="100" w:after="100"/>
        <w:ind w:left="640" w:hanging="640"/>
        <w:rPr>
          <w:rFonts w:ascii="Garamond" w:hAnsi="Garamond"/>
          <w:noProof/>
        </w:rPr>
      </w:pPr>
      <w:r w:rsidRPr="003840F7">
        <w:rPr>
          <w:rFonts w:ascii="Garamond" w:hAnsi="Garamond" w:cs="Times New Roman"/>
          <w:noProof/>
        </w:rPr>
        <w:t>[73]</w:t>
      </w:r>
      <w:r w:rsidRPr="003840F7">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5DDDD096" w:rsidR="00871236" w:rsidRPr="005149B5" w:rsidRDefault="00871236" w:rsidP="003840F7">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3"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4"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5"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6"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9"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0" w:author="Dave Bridges" w:date="2016-06-09T17:16:00Z" w:initials="DB">
    <w:p w14:paraId="614455D1" w14:textId="486F254D" w:rsidR="00BA3BA0" w:rsidRDefault="00BA3BA0">
      <w:pPr>
        <w:pStyle w:val="CommentText"/>
      </w:pPr>
      <w:r>
        <w:rPr>
          <w:rStyle w:val="CommentReference"/>
        </w:rPr>
        <w:annotationRef/>
      </w:r>
      <w:r>
        <w:t>Quynh please write</w:t>
      </w:r>
    </w:p>
  </w:comment>
  <w:comment w:id="11"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2"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3"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4"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5"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6" w:author="Dave Bridges" w:date="2016-06-08T16:22:00Z" w:initials="DB">
    <w:p w14:paraId="708AE75A" w14:textId="77777777" w:rsidR="0087648E" w:rsidRDefault="0087648E" w:rsidP="0087648E">
      <w:pPr>
        <w:pStyle w:val="CommentText"/>
      </w:pPr>
      <w:r>
        <w:rPr>
          <w:rStyle w:val="CommentReference"/>
        </w:rPr>
        <w:annotationRef/>
      </w:r>
      <w:r>
        <w:t>Effect size, p-value</w:t>
      </w:r>
    </w:p>
  </w:comment>
  <w:comment w:id="17" w:author="Dave Bridges" w:date="2016-06-08T16:22:00Z" w:initials="DB">
    <w:p w14:paraId="1BDA6D85" w14:textId="77777777" w:rsidR="0087648E" w:rsidRDefault="0087648E" w:rsidP="0087648E">
      <w:pPr>
        <w:pStyle w:val="CommentText"/>
      </w:pPr>
      <w:r>
        <w:rPr>
          <w:rStyle w:val="CommentReference"/>
        </w:rPr>
        <w:annotationRef/>
      </w:r>
      <w:r>
        <w:t>Effect size/p-value</w:t>
      </w:r>
    </w:p>
  </w:comment>
  <w:comment w:id="18"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9"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1"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2"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A8DF493" w15:done="0"/>
  <w15:commentEx w15:paraId="6C5CD8C1" w15:done="0"/>
  <w15:commentEx w15:paraId="16770F19" w15:done="0"/>
  <w15:commentEx w15:paraId="708AE75A" w15:done="0"/>
  <w15:commentEx w15:paraId="1BDA6D85"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6C5CD8C1" w16cid:durableId="1F1E93E0"/>
  <w16cid:commentId w16cid:paraId="16770F19" w16cid:durableId="1F1EA50C"/>
  <w16cid:commentId w16cid:paraId="708AE75A" w16cid:durableId="1F1EA50B"/>
  <w16cid:commentId w16cid:paraId="1BDA6D85" w16cid:durableId="1F1EA50A"/>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60569" w14:textId="77777777" w:rsidR="0072331D" w:rsidRDefault="0072331D" w:rsidP="00907F04">
      <w:r>
        <w:separator/>
      </w:r>
    </w:p>
  </w:endnote>
  <w:endnote w:type="continuationSeparator" w:id="0">
    <w:p w14:paraId="79BAD3E6" w14:textId="77777777" w:rsidR="0072331D" w:rsidRDefault="0072331D"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1EBB8" w14:textId="77777777" w:rsidR="0072331D" w:rsidRDefault="0072331D" w:rsidP="00907F04">
      <w:r>
        <w:separator/>
      </w:r>
    </w:p>
  </w:footnote>
  <w:footnote w:type="continuationSeparator" w:id="0">
    <w:p w14:paraId="3D96A2C3" w14:textId="77777777" w:rsidR="0072331D" w:rsidRDefault="0072331D"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4290F"/>
    <w:rsid w:val="001510C9"/>
    <w:rsid w:val="0017194A"/>
    <w:rsid w:val="001736D0"/>
    <w:rsid w:val="00190F17"/>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3D11"/>
    <w:rsid w:val="002D65EF"/>
    <w:rsid w:val="002D7887"/>
    <w:rsid w:val="002E0659"/>
    <w:rsid w:val="002E25A9"/>
    <w:rsid w:val="002E45D2"/>
    <w:rsid w:val="00303444"/>
    <w:rsid w:val="00316486"/>
    <w:rsid w:val="0032099B"/>
    <w:rsid w:val="00331B56"/>
    <w:rsid w:val="00331F69"/>
    <w:rsid w:val="00334230"/>
    <w:rsid w:val="0033583C"/>
    <w:rsid w:val="003406C3"/>
    <w:rsid w:val="003407C9"/>
    <w:rsid w:val="00344094"/>
    <w:rsid w:val="00345E99"/>
    <w:rsid w:val="00353984"/>
    <w:rsid w:val="003669B1"/>
    <w:rsid w:val="00373D35"/>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72BDC"/>
    <w:rsid w:val="004905D8"/>
    <w:rsid w:val="00496EF3"/>
    <w:rsid w:val="004A2F25"/>
    <w:rsid w:val="004A33CD"/>
    <w:rsid w:val="004B4BBE"/>
    <w:rsid w:val="004C18FC"/>
    <w:rsid w:val="004C281E"/>
    <w:rsid w:val="004C5CD7"/>
    <w:rsid w:val="004C6C48"/>
    <w:rsid w:val="004D0DD4"/>
    <w:rsid w:val="004D4201"/>
    <w:rsid w:val="004D440C"/>
    <w:rsid w:val="004D7062"/>
    <w:rsid w:val="004E21CF"/>
    <w:rsid w:val="004F062C"/>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E5B"/>
    <w:rsid w:val="00662B0A"/>
    <w:rsid w:val="006638A2"/>
    <w:rsid w:val="00667E61"/>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50372"/>
    <w:rsid w:val="00762EF3"/>
    <w:rsid w:val="007756BC"/>
    <w:rsid w:val="00784182"/>
    <w:rsid w:val="00794576"/>
    <w:rsid w:val="007B0A52"/>
    <w:rsid w:val="007B5953"/>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71236"/>
    <w:rsid w:val="0087648E"/>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86AFE"/>
    <w:rsid w:val="00D95C50"/>
    <w:rsid w:val="00DA21D3"/>
    <w:rsid w:val="00DC211A"/>
    <w:rsid w:val="00DD2A58"/>
    <w:rsid w:val="00DD3F13"/>
    <w:rsid w:val="00DE3A03"/>
    <w:rsid w:val="00E00396"/>
    <w:rsid w:val="00E0148A"/>
    <w:rsid w:val="00E01C7B"/>
    <w:rsid w:val="00E11C5F"/>
    <w:rsid w:val="00E22913"/>
    <w:rsid w:val="00E2598A"/>
    <w:rsid w:val="00E26D9D"/>
    <w:rsid w:val="00E32EF3"/>
    <w:rsid w:val="00E35E47"/>
    <w:rsid w:val="00E447C3"/>
    <w:rsid w:val="00E522BC"/>
    <w:rsid w:val="00E55F38"/>
    <w:rsid w:val="00E5766D"/>
    <w:rsid w:val="00E7425C"/>
    <w:rsid w:val="00E83625"/>
    <w:rsid w:val="00E93970"/>
    <w:rsid w:val="00E97C7F"/>
    <w:rsid w:val="00EA6963"/>
    <w:rsid w:val="00EB4395"/>
    <w:rsid w:val="00EB6CB5"/>
    <w:rsid w:val="00EE0421"/>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C02AD"/>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61BF0-C3C5-AF41-97AA-F1C12516B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4</Pages>
  <Words>52018</Words>
  <Characters>296504</Characters>
  <Application>Microsoft Office Word</Application>
  <DocSecurity>0</DocSecurity>
  <Lines>2470</Lines>
  <Paragraphs>69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4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57</cp:revision>
  <cp:lastPrinted>2018-08-15T17:02:00Z</cp:lastPrinted>
  <dcterms:created xsi:type="dcterms:W3CDTF">2015-07-01T15:40:00Z</dcterms:created>
  <dcterms:modified xsi:type="dcterms:W3CDTF">2018-08-1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